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7777777" w:rsidR="00F97685" w:rsidRDefault="00F97685" w:rsidP="00F97685">
      <w:pPr>
        <w:pStyle w:val="NormalWeb"/>
        <w:spacing w:before="0" w:beforeAutospacing="0" w:after="0" w:afterAutospacing="0"/>
        <w:ind w:left="1416" w:firstLine="2"/>
        <w:jc w:val="both"/>
      </w:pPr>
      <w:commentRangeStart w:id="2"/>
      <w:r>
        <w:rPr>
          <w:rFonts w:ascii="Arial" w:hAnsi="Arial" w:cs="Arial"/>
          <w:color w:val="000000"/>
        </w:rP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commentRangeEnd w:id="2"/>
      <w:r>
        <w:rPr>
          <w:rStyle w:val="Refdecomentrio"/>
          <w:rFonts w:ascii="Arial" w:eastAsiaTheme="minorHAnsi" w:hAnsi="Arial" w:cstheme="minorBidi"/>
          <w:kern w:val="2"/>
          <w:lang w:eastAsia="en-US"/>
          <w14:ligatures w14:val="standardContextual"/>
        </w:rPr>
        <w:commentReference w:id="2"/>
      </w:r>
    </w:p>
    <w:p w14:paraId="2C69331E" w14:textId="4CD29C73" w:rsidR="008F4158" w:rsidRPr="00AE35CB" w:rsidRDefault="008F4158" w:rsidP="00B8080A">
      <w:r>
        <w:t>Como alvo de análise propomos</w:t>
      </w:r>
      <w:r w:rsidR="00F97685">
        <w:t xml:space="preserve"> analisar pela </w:t>
      </w:r>
      <w:commentRangeStart w:id="3"/>
      <w:r w:rsidR="00F97685">
        <w:t>ciência complementar</w:t>
      </w:r>
      <w:r>
        <w:t xml:space="preserve"> </w:t>
      </w:r>
      <w:commentRangeEnd w:id="3"/>
      <w:r w:rsidR="00F97685">
        <w:rPr>
          <w:rStyle w:val="Refdecomentrio"/>
        </w:rPr>
        <w:commentReference w:id="3"/>
      </w:r>
      <w:r>
        <w:t xml:space="preserve">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w:t>
      </w:r>
      <w:proofErr w:type="spellStart"/>
      <w:r>
        <w:t>BackPEI</w:t>
      </w:r>
      <w:proofErr w:type="spellEnd"/>
      <w:r>
        <w:t>). Este sistema de medição</w:t>
      </w:r>
      <w:r w:rsidR="00387624">
        <w:t xml:space="preserve"> foi desenvolvido em 2013 e</w:t>
      </w:r>
      <w:r>
        <w:t xml:space="preserve"> é adequado a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4"/>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w:t>
      </w:r>
      <w:proofErr w:type="spellStart"/>
      <w:r w:rsidR="00635B7D" w:rsidRPr="00635B7D">
        <w:rPr>
          <w:rFonts w:cs="Arial"/>
          <w:kern w:val="0"/>
        </w:rPr>
        <w:t>Gençbaş</w:t>
      </w:r>
      <w:proofErr w:type="spellEnd"/>
      <w:r w:rsidR="00635B7D" w:rsidRPr="00635B7D">
        <w:rPr>
          <w:rFonts w:cs="Arial"/>
          <w:kern w:val="0"/>
        </w:rPr>
        <w:t xml:space="preserve">; </w:t>
      </w:r>
      <w:proofErr w:type="spellStart"/>
      <w:r w:rsidR="00635B7D" w:rsidRPr="00635B7D">
        <w:rPr>
          <w:rFonts w:cs="Arial"/>
          <w:kern w:val="0"/>
        </w:rPr>
        <w:t>Bebiş</w:t>
      </w:r>
      <w:proofErr w:type="spellEnd"/>
      <w:r w:rsidR="00635B7D" w:rsidRPr="00635B7D">
        <w:rPr>
          <w:rFonts w:cs="Arial"/>
          <w:kern w:val="0"/>
        </w:rPr>
        <w:t xml:space="preserve">, 2019; </w:t>
      </w:r>
      <w:proofErr w:type="spellStart"/>
      <w:r w:rsidR="00635B7D" w:rsidRPr="00635B7D">
        <w:rPr>
          <w:rFonts w:cs="Arial"/>
          <w:kern w:val="0"/>
        </w:rPr>
        <w:t>Miñana-Signes</w:t>
      </w:r>
      <w:proofErr w:type="spellEnd"/>
      <w:r w:rsidR="00635B7D" w:rsidRPr="00635B7D">
        <w:rPr>
          <w:rFonts w:cs="Arial"/>
          <w:kern w:val="0"/>
        </w:rPr>
        <w:t xml:space="preserve">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4"/>
      <w:r w:rsidR="00387624">
        <w:rPr>
          <w:rStyle w:val="Refdecomentrio"/>
        </w:rPr>
        <w:commentReference w:id="4"/>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w:t>
      </w:r>
      <w:proofErr w:type="spellStart"/>
      <w:r w:rsidR="00387624">
        <w:t>BackPEI</w:t>
      </w:r>
      <w:proofErr w:type="spellEnd"/>
      <w:r w:rsidR="00387624">
        <w:t xml:space="preserve">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8"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 xml:space="preserve">Foram estabelecidos como critério de elegibilidade: publicações a partir de 2013 (ano da publicação da primeira versão do </w:t>
      </w:r>
      <w:proofErr w:type="spellStart"/>
      <w:r>
        <w:t>BackPEI</w:t>
      </w:r>
      <w:proofErr w:type="spellEnd"/>
      <w:r>
        <w:t>)</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w:t>
      </w:r>
      <w:proofErr w:type="spellStart"/>
      <w:r>
        <w:t>BackPEI</w:t>
      </w:r>
      <w:proofErr w:type="spellEnd"/>
      <w:r>
        <w:t xml:space="preserve">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xml:space="preserve">, excetuando apenas o referente à clinimetria por compreenderem também estudos de aplicação do </w:t>
      </w:r>
      <w:proofErr w:type="spellStart"/>
      <w:r w:rsidR="000A23EF">
        <w:t>BackPEI</w:t>
      </w:r>
      <w:proofErr w:type="spellEnd"/>
      <w:r w:rsidR="000A23EF">
        <w:t>.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w:t>
      </w:r>
      <w:proofErr w:type="spellStart"/>
      <w:r w:rsidR="000A23EF">
        <w:t>BackPEI</w:t>
      </w:r>
      <w:proofErr w:type="spellEnd"/>
      <w:r w:rsidR="000A23EF">
        <w:t>" OR "</w:t>
      </w:r>
      <w:proofErr w:type="spellStart"/>
      <w:r w:rsidR="000A23EF">
        <w:t>BackPEI-A</w:t>
      </w:r>
      <w:proofErr w:type="spellEnd"/>
      <w:r w:rsidR="000A23EF">
        <w:t>" OR "</w:t>
      </w:r>
      <w:proofErr w:type="spellStart"/>
      <w:r w:rsidR="000A23EF">
        <w:t>BackPEI</w:t>
      </w:r>
      <w:proofErr w:type="spellEnd"/>
      <w:r w:rsidR="000A23EF">
        <w:t xml:space="preserve">-CA"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w:t>
      </w:r>
      <w:proofErr w:type="spellStart"/>
      <w:r w:rsidR="00E50A79">
        <w:t>BackPEI</w:t>
      </w:r>
      <w:proofErr w:type="spellEnd"/>
      <w:r w:rsidR="00E50A79">
        <w:t xml:space="preserve">,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w:t>
      </w:r>
      <w:r w:rsidR="00E50A79">
        <w:lastRenderedPageBreak/>
        <w:t xml:space="preserve">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xml:space="preserve">. A pesquisa de fontes a partir das chaves de busca e das citações dos artigos de clinimetria do </w:t>
      </w:r>
      <w:proofErr w:type="spellStart"/>
      <w:r w:rsidR="00EA0024">
        <w:t>BackPEI</w:t>
      </w:r>
      <w:proofErr w:type="spellEnd"/>
      <w:r w:rsidR="00EA0024">
        <w:t xml:space="preserve">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w:t>
      </w:r>
      <w:proofErr w:type="spellStart"/>
      <w:r w:rsidR="00114726">
        <w:t>BackPEI</w:t>
      </w:r>
      <w:proofErr w:type="spellEnd"/>
      <w:r w:rsidR="00114726">
        <w:t xml:space="preserve"> o os que são de avaliação ou desenvolvimento de alguma versão do </w:t>
      </w:r>
      <w:proofErr w:type="spellStart"/>
      <w:r w:rsidR="00114726">
        <w:t>BackPEI</w:t>
      </w:r>
      <w:proofErr w:type="spellEnd"/>
      <w:r w:rsidR="00114726">
        <w:t xml:space="preserve">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3FE75244" w14:textId="4ECDBE73" w:rsidR="00DD05F6" w:rsidRDefault="00E914C2" w:rsidP="00062C6E">
      <w:commentRangeStart w:id="5"/>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commentRangeEnd w:id="5"/>
      <w:r w:rsidR="004031C0">
        <w:rPr>
          <w:rStyle w:val="Refdecomentrio"/>
        </w:rPr>
        <w:commentReference w:id="5"/>
      </w:r>
      <w:r w:rsidR="007422A5">
        <w:t xml:space="preserve">Além disso, a partir da </w:t>
      </w:r>
      <w:r w:rsidR="007422A5">
        <w:lastRenderedPageBreak/>
        <w:t xml:space="preserve">estrutura proposta por Cartwright e </w:t>
      </w:r>
      <w:proofErr w:type="spellStart"/>
      <w:r w:rsidR="007422A5">
        <w:t>coloboradoras</w:t>
      </w:r>
      <w:proofErr w:type="spellEnd"/>
      <w:r w:rsidR="007422A5">
        <w:t xml:space="preserve"> </w:t>
      </w:r>
      <w:r w:rsidR="007422A5">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7422A5">
        <w:fldChar w:fldCharType="separate"/>
      </w:r>
      <w:r w:rsidR="00347DDC" w:rsidRPr="00347DDC">
        <w:rPr>
          <w:rFonts w:cs="Arial"/>
        </w:rPr>
        <w:t>(Bradburn; Cartwright; Fuller, 2016; Cartwright; Montuschi, 2018)</w:t>
      </w:r>
      <w:r w:rsidR="007422A5">
        <w:fldChar w:fldCharType="end"/>
      </w:r>
      <w:r w:rsidR="007422A5">
        <w:t xml:space="preserve"> foi realizada uma análise de conteúdo em duas etapas. </w:t>
      </w:r>
      <w:commentRangeStart w:id="6"/>
      <w:r w:rsidR="007422A5">
        <w:t xml:space="preserve">Inicialmente foram identificados e classificados trechos das fontes a partir de quatro categorias, os três aspectos da medição presentes na estrutura epistemológica (caracterização, representação e procedimentos) e o propósito. Este não é </w:t>
      </w:r>
      <w:proofErr w:type="gramStart"/>
      <w:r w:rsidR="007422A5">
        <w:t>um aspectos presentes</w:t>
      </w:r>
      <w:proofErr w:type="gramEnd"/>
      <w:r w:rsidR="007422A5">
        <w:t xml:space="preserve"> na estrutura mas é importante. Esses trechos </w:t>
      </w:r>
      <w:r w:rsidR="004031C0">
        <w:t>foram registrad</w:t>
      </w:r>
      <w:r w:rsidR="007422A5">
        <w:t>o</w:t>
      </w:r>
      <w:r w:rsidR="004031C0">
        <w:t>s na mesma planilha.</w:t>
      </w:r>
      <w:r w:rsidR="007422A5">
        <w:t xml:space="preserve"> A segunda etapa</w:t>
      </w:r>
      <w:commentRangeEnd w:id="6"/>
      <w:r w:rsidR="00EB6F1D">
        <w:rPr>
          <w:rStyle w:val="Refdecomentrio"/>
        </w:rPr>
        <w:commentReference w:id="6"/>
      </w:r>
    </w:p>
    <w:p w14:paraId="300B24D9" w14:textId="77777777" w:rsidR="0096625B" w:rsidRDefault="0096625B" w:rsidP="00062C6E"/>
    <w:p w14:paraId="46F2EEEA" w14:textId="77E3FBA7" w:rsidR="001E6B49" w:rsidRDefault="00040147" w:rsidP="00685C2E">
      <w:pPr>
        <w:pStyle w:val="Ttulo1"/>
      </w:pPr>
      <w:r>
        <w:t>RESULTADOS</w:t>
      </w:r>
    </w:p>
    <w:p w14:paraId="539644BE" w14:textId="17433FA5" w:rsidR="00685C2E" w:rsidRDefault="00685C2E" w:rsidP="00685C2E">
      <w:r>
        <w:t xml:space="preserve">O processo de seleção das fontes de evidência está apresentado no diagrama da </w:t>
      </w:r>
      <w:commentRangeStart w:id="7"/>
      <w:r w:rsidRPr="00685C2E">
        <w:rPr>
          <w:b/>
          <w:bCs/>
        </w:rPr>
        <w:t>figura x</w:t>
      </w:r>
      <w:commentRangeEnd w:id="7"/>
      <w:r w:rsidR="003434DC">
        <w:rPr>
          <w:rStyle w:val="Refdecomentrio"/>
        </w:rPr>
        <w:commentReference w:id="7"/>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7190B2D6" w14:textId="76C09289" w:rsidR="00BD572E" w:rsidRDefault="00A519A4" w:rsidP="00685C2E">
      <w:commentRangeStart w:id="8"/>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9">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8"/>
      <w:r w:rsidR="003434DC">
        <w:rPr>
          <w:rStyle w:val="Refdecomentrio"/>
        </w:rPr>
        <w:commentReference w:id="8"/>
      </w:r>
    </w:p>
    <w:p w14:paraId="0FD43DD8" w14:textId="14D846BC" w:rsidR="00782C48" w:rsidRDefault="00782C48" w:rsidP="00685C2E">
      <w:r>
        <w:t xml:space="preserve">As razões para exclusão das possíveis fontes </w:t>
      </w:r>
      <w:r w:rsidR="003434DC">
        <w:t>estão</w:t>
      </w:r>
      <w:r>
        <w:t xml:space="preserve"> apontada</w:t>
      </w:r>
      <w:r w:rsidR="004D5209">
        <w:t>s</w:t>
      </w:r>
      <w:r>
        <w:t xml:space="preserve"> na </w:t>
      </w:r>
      <w:r>
        <w:rPr>
          <w:b/>
          <w:bCs/>
        </w:rPr>
        <w:t>figura x</w:t>
      </w:r>
      <w:r>
        <w:t xml:space="preserve"> sendo que algumas delas descumpriam mais de um critério de elegibilidade.</w:t>
      </w:r>
      <w:r w:rsidR="004D5209">
        <w:t xml:space="preserve"> Nós discriminamos os estudos excluídos que não utilizavam o </w:t>
      </w:r>
      <w:proofErr w:type="spellStart"/>
      <w:r w:rsidR="004D5209">
        <w:t>BackPEI</w:t>
      </w:r>
      <w:proofErr w:type="spellEnd"/>
      <w:r w:rsidR="004D5209">
        <w:t xml:space="preserve"> em </w:t>
      </w:r>
      <w:r w:rsidR="003434DC">
        <w:t>três</w:t>
      </w:r>
      <w:r w:rsidR="004D5209">
        <w:t xml:space="preserve"> categorias: aqueles que avaliam desfechos distintos dos avaliados pelo </w:t>
      </w:r>
      <w:proofErr w:type="spellStart"/>
      <w:r w:rsidR="004D5209">
        <w:t>BackPEI</w:t>
      </w:r>
      <w:proofErr w:type="spellEnd"/>
      <w:r w:rsidR="004D5209">
        <w:t xml:space="preserve"> (desfechos); aqueles que utilizam instrumentos diversos do </w:t>
      </w:r>
      <w:proofErr w:type="spellStart"/>
      <w:r w:rsidR="004D5209">
        <w:t>BackPEI</w:t>
      </w:r>
      <w:proofErr w:type="spellEnd"/>
      <w:r w:rsidR="004D5209">
        <w:t xml:space="preserve">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w:t>
      </w:r>
      <w:proofErr w:type="spellStart"/>
      <w:r>
        <w:t>BackPEI</w:t>
      </w:r>
      <w:proofErr w:type="spellEnd"/>
      <w:r>
        <w:t xml:space="preserve">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w:t>
      </w:r>
      <w:proofErr w:type="spellStart"/>
      <w:r w:rsidR="00635B7D" w:rsidRPr="00635B7D">
        <w:rPr>
          <w:rFonts w:cs="Arial"/>
          <w:kern w:val="0"/>
        </w:rPr>
        <w:t>Gençbaş</w:t>
      </w:r>
      <w:proofErr w:type="spellEnd"/>
      <w:r w:rsidR="00635B7D" w:rsidRPr="00635B7D">
        <w:rPr>
          <w:rFonts w:cs="Arial"/>
          <w:kern w:val="0"/>
        </w:rPr>
        <w:t xml:space="preserve">; </w:t>
      </w:r>
      <w:proofErr w:type="spellStart"/>
      <w:r w:rsidR="00635B7D" w:rsidRPr="00635B7D">
        <w:rPr>
          <w:rFonts w:cs="Arial"/>
          <w:kern w:val="0"/>
        </w:rPr>
        <w:t>Bebiş</w:t>
      </w:r>
      <w:proofErr w:type="spellEnd"/>
      <w:r w:rsidR="00635B7D" w:rsidRPr="00635B7D">
        <w:rPr>
          <w:rFonts w:cs="Arial"/>
          <w:kern w:val="0"/>
        </w:rPr>
        <w:t xml:space="preserve">, 2019; </w:t>
      </w:r>
      <w:proofErr w:type="spellStart"/>
      <w:r w:rsidR="00635B7D" w:rsidRPr="00635B7D">
        <w:rPr>
          <w:rFonts w:cs="Arial"/>
          <w:kern w:val="0"/>
        </w:rPr>
        <w:t>Gökşen</w:t>
      </w:r>
      <w:proofErr w:type="spellEnd"/>
      <w:r w:rsidR="00635B7D" w:rsidRPr="00635B7D">
        <w:rPr>
          <w:rFonts w:cs="Arial"/>
          <w:kern w:val="0"/>
        </w:rPr>
        <w:t xml:space="preserve">; </w:t>
      </w:r>
      <w:proofErr w:type="spellStart"/>
      <w:r w:rsidR="00635B7D" w:rsidRPr="00635B7D">
        <w:rPr>
          <w:rFonts w:cs="Arial"/>
          <w:kern w:val="0"/>
        </w:rPr>
        <w:t>Kocaman</w:t>
      </w:r>
      <w:proofErr w:type="spellEnd"/>
      <w:r w:rsidR="00635B7D" w:rsidRPr="00635B7D">
        <w:rPr>
          <w:rFonts w:cs="Arial"/>
          <w:kern w:val="0"/>
        </w:rPr>
        <w:t xml:space="preserve">; </w:t>
      </w:r>
      <w:proofErr w:type="spellStart"/>
      <w:r w:rsidR="00635B7D" w:rsidRPr="00635B7D">
        <w:rPr>
          <w:rFonts w:cs="Arial"/>
          <w:kern w:val="0"/>
        </w:rPr>
        <w:t>Yıldırım</w:t>
      </w:r>
      <w:proofErr w:type="spellEnd"/>
      <w:r w:rsidR="00635B7D" w:rsidRPr="00635B7D">
        <w:rPr>
          <w:rFonts w:cs="Arial"/>
          <w:kern w:val="0"/>
        </w:rPr>
        <w:t xml:space="preserve">, 2023; </w:t>
      </w:r>
      <w:proofErr w:type="spellStart"/>
      <w:r w:rsidR="00635B7D" w:rsidRPr="00635B7D">
        <w:rPr>
          <w:rFonts w:cs="Arial"/>
          <w:kern w:val="0"/>
        </w:rPr>
        <w:t>Miñana-Signes</w:t>
      </w:r>
      <w:proofErr w:type="spellEnd"/>
      <w:r w:rsidR="00635B7D" w:rsidRPr="00635B7D">
        <w:rPr>
          <w:rFonts w:cs="Arial"/>
          <w:kern w:val="0"/>
        </w:rPr>
        <w:t xml:space="preserve">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w:t>
      </w:r>
      <w:proofErr w:type="spellStart"/>
      <w:r w:rsidR="00635B7D" w:rsidRPr="00635B7D">
        <w:rPr>
          <w:rFonts w:cs="Arial"/>
          <w:kern w:val="0"/>
        </w:rPr>
        <w:t>Pivotto</w:t>
      </w:r>
      <w:proofErr w:type="spellEnd"/>
      <w:r w:rsidR="00635B7D" w:rsidRPr="00635B7D">
        <w:rPr>
          <w:rFonts w:cs="Arial"/>
          <w:kern w:val="0"/>
        </w:rPr>
        <w:t xml:space="preserve">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w:t>
      </w:r>
      <w:proofErr w:type="spellStart"/>
      <w:r w:rsidR="00A43DDD">
        <w:t>BackPEI</w:t>
      </w:r>
      <w:proofErr w:type="spellEnd"/>
      <w:r w:rsidR="00A43DDD">
        <w:t xml:space="preserve">, pois trata-se de uma pesquisa de clinimetria e o </w:t>
      </w:r>
      <w:proofErr w:type="spellStart"/>
      <w:r w:rsidR="00A43DDD">
        <w:t>BacKPEI</w:t>
      </w:r>
      <w:proofErr w:type="spellEnd"/>
      <w:r w:rsidR="00A43DDD">
        <w:t xml:space="preserve"> foi utilizado no desenvolvimento do BABAQ.</w:t>
      </w:r>
    </w:p>
    <w:p w14:paraId="0FE46974" w14:textId="4055C0A0" w:rsidR="00A43DDD" w:rsidRDefault="00A43DDD" w:rsidP="00685C2E">
      <w:r>
        <w:t xml:space="preserve">Foram identificadas </w:t>
      </w:r>
      <w:r w:rsidR="003434DC">
        <w:t>oito</w:t>
      </w:r>
      <w:r>
        <w:t xml:space="preserve"> diferentes versões do </w:t>
      </w:r>
      <w:proofErr w:type="spellStart"/>
      <w:r>
        <w:t>BackPEI</w:t>
      </w:r>
      <w:proofErr w:type="spellEnd"/>
      <w:r>
        <w:t xml:space="preserve"> e seu desenvolvimento e avaliação estão expostos na </w:t>
      </w:r>
      <w:r w:rsidRPr="00A43DDD">
        <w:rPr>
          <w:b/>
          <w:bCs/>
        </w:rPr>
        <w:t>figura x</w:t>
      </w:r>
      <w:r>
        <w:rPr>
          <w:b/>
          <w:bCs/>
        </w:rPr>
        <w:t xml:space="preserve">. </w:t>
      </w:r>
      <w:r>
        <w:t xml:space="preserve">Em 2013 </w:t>
      </w:r>
      <w:r w:rsidR="003434DC">
        <w:t>foi realizado desenvolvido</w:t>
      </w:r>
      <w:r>
        <w:t xml:space="preserve"> o desenvolvimento da versão</w:t>
      </w:r>
      <w:r w:rsidR="003E55C8">
        <w:t xml:space="preserve"> original</w:t>
      </w:r>
      <w:r>
        <w:t xml:space="preserve"> do </w:t>
      </w:r>
      <w:proofErr w:type="spellStart"/>
      <w:r>
        <w:t>BackPEI</w:t>
      </w:r>
      <w:proofErr w:type="spellEnd"/>
      <w:r>
        <w:t xml:space="preserve">,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9"/>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9"/>
      <w:r>
        <w:rPr>
          <w:rStyle w:val="Refdecomentrio"/>
        </w:rPr>
        <w:commentReference w:id="9"/>
      </w:r>
      <w:r>
        <w:t xml:space="preserve"> Originalmente o </w:t>
      </w:r>
      <w:proofErr w:type="spellStart"/>
      <w:r>
        <w:t>BackPEI</w:t>
      </w:r>
      <w:proofErr w:type="spellEnd"/>
      <w:r>
        <w:t xml:space="preserve"> se dedicava a dor lombar e fatores de risco e era destinado a crianças em idade escolar. Em 2018</w:t>
      </w:r>
      <w:r w:rsidR="003E55C8">
        <w:t xml:space="preserve"> também</w:t>
      </w:r>
      <w:r>
        <w:t xml:space="preserve"> </w:t>
      </w:r>
      <w:r w:rsidR="003434DC">
        <w:t>foi</w:t>
      </w:r>
      <w:r>
        <w:t xml:space="preserve"> elaborado o </w:t>
      </w:r>
      <w:proofErr w:type="spellStart"/>
      <w:r>
        <w:t>BackPEI-A</w:t>
      </w:r>
      <w:proofErr w:type="spellEnd"/>
      <w:r w:rsidR="003E55C8">
        <w:t>, destinado a adultos e que inclui, além da dor lombar e fatores de risco, a dor cervical e seus fatores risco</w:t>
      </w:r>
      <w:r w:rsidR="003434DC">
        <w:t>, já</w:t>
      </w:r>
      <w:r w:rsidR="003E55C8">
        <w:t xml:space="preserve"> contando com um sistema de pontuação. </w:t>
      </w:r>
      <w:r w:rsidR="003434DC">
        <w:t xml:space="preserve">O </w:t>
      </w:r>
      <w:proofErr w:type="spellStart"/>
      <w:r w:rsidR="003434DC">
        <w:t>BackPEI-A</w:t>
      </w:r>
      <w:proofErr w:type="spellEnd"/>
      <w:r w:rsidR="003434DC">
        <w:t xml:space="preserve">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proofErr w:type="spellStart"/>
      <w:r w:rsidR="003E55C8">
        <w:t>BackPEI</w:t>
      </w:r>
      <w:proofErr w:type="spellEnd"/>
      <w:r w:rsidR="003E55C8">
        <w:t xml:space="preserve">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w:t>
      </w:r>
      <w:proofErr w:type="spellStart"/>
      <w:r w:rsidR="00635B7D" w:rsidRPr="00635B7D">
        <w:rPr>
          <w:rFonts w:cs="Arial"/>
          <w:kern w:val="0"/>
        </w:rPr>
        <w:t>Gençbaş</w:t>
      </w:r>
      <w:proofErr w:type="spellEnd"/>
      <w:r w:rsidR="00635B7D" w:rsidRPr="00635B7D">
        <w:rPr>
          <w:rFonts w:cs="Arial"/>
          <w:kern w:val="0"/>
        </w:rPr>
        <w:t xml:space="preserve">; </w:t>
      </w:r>
      <w:proofErr w:type="spellStart"/>
      <w:r w:rsidR="00635B7D" w:rsidRPr="00635B7D">
        <w:rPr>
          <w:rFonts w:cs="Arial"/>
          <w:kern w:val="0"/>
        </w:rPr>
        <w:t>Bebiş</w:t>
      </w:r>
      <w:proofErr w:type="spellEnd"/>
      <w:r w:rsidR="00635B7D" w:rsidRPr="00635B7D">
        <w:rPr>
          <w:rFonts w:cs="Arial"/>
          <w:kern w:val="0"/>
        </w:rPr>
        <w:t>, 2019)</w:t>
      </w:r>
      <w:r w:rsidR="00220253">
        <w:fldChar w:fldCharType="end"/>
      </w:r>
      <w:r w:rsidR="00220253">
        <w:t xml:space="preserve"> e a versão em espanhol é desenvolvida em 2021 a partir da versão em </w:t>
      </w:r>
      <w:r w:rsidR="00220253">
        <w:lastRenderedPageBreak/>
        <w:t xml:space="preserve">português do </w:t>
      </w:r>
      <w:proofErr w:type="spellStart"/>
      <w:r w:rsidR="00220253">
        <w:t>BackPEI</w:t>
      </w:r>
      <w:proofErr w:type="spellEnd"/>
      <w:r w:rsidR="00220253">
        <w:t xml:space="preserve">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w:t>
      </w:r>
      <w:proofErr w:type="spellStart"/>
      <w:r w:rsidR="00220253">
        <w:t>BackPEI</w:t>
      </w:r>
      <w:proofErr w:type="spellEnd"/>
      <w:r w:rsidR="00220253">
        <w:t xml:space="preserve"> e </w:t>
      </w:r>
      <w:proofErr w:type="spellStart"/>
      <w:r w:rsidR="00220253">
        <w:t>BackPEI-A</w:t>
      </w:r>
      <w:proofErr w:type="spellEnd"/>
      <w:r w:rsidR="00220253">
        <w:t xml:space="preserve"> </w:t>
      </w:r>
      <w:r w:rsidR="003434DC">
        <w:t>foi desenvolvido</w:t>
      </w:r>
      <w:r w:rsidR="00220253">
        <w:t xml:space="preserve"> um novo sistema de medição</w:t>
      </w:r>
      <w:r w:rsidR="00B14AD2">
        <w:t>, o</w:t>
      </w:r>
      <w:r w:rsidR="00220253">
        <w:t xml:space="preserve"> </w:t>
      </w:r>
      <w:proofErr w:type="spellStart"/>
      <w:r w:rsidR="00220253">
        <w:t>BackPEI</w:t>
      </w:r>
      <w:proofErr w:type="spellEnd"/>
      <w:r w:rsidR="00220253">
        <w:t>-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w:t>
      </w:r>
      <w:proofErr w:type="spellStart"/>
      <w:r w:rsidR="00B14AD2">
        <w:t>BackPEI-A</w:t>
      </w:r>
      <w:proofErr w:type="spellEnd"/>
      <w:r w:rsidR="00B14AD2">
        <w:t xml:space="preserve">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41DDB30F" w14:textId="21066B96" w:rsidR="00B604AE" w:rsidRDefault="00B604AE" w:rsidP="00685C2E">
      <w:commentRangeStart w:id="10"/>
      <w:commentRangeStart w:id="11"/>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10"/>
      <w:commentRangeEnd w:id="11"/>
      <w:r w:rsidR="007118B6">
        <w:rPr>
          <w:rStyle w:val="Refdecomentrio"/>
        </w:rPr>
        <w:commentReference w:id="10"/>
      </w:r>
      <w:r>
        <w:rPr>
          <w:rStyle w:val="Refdecomentrio"/>
        </w:rPr>
        <w:commentReference w:id="11"/>
      </w:r>
    </w:p>
    <w:p w14:paraId="79434721" w14:textId="3E38098D" w:rsidR="001F46F0" w:rsidRDefault="001F46F0" w:rsidP="001F46F0">
      <w:pPr>
        <w:pStyle w:val="Ttulo2"/>
      </w:pPr>
      <w:r w:rsidRPr="001F46F0">
        <w:t>Caracterização</w:t>
      </w:r>
    </w:p>
    <w:p w14:paraId="71B506BE" w14:textId="7E30BA82" w:rsidR="001F46F0" w:rsidRDefault="001F46F0" w:rsidP="001F46F0">
      <w:r>
        <w:t xml:space="preserve">O que o </w:t>
      </w:r>
      <w:proofErr w:type="spellStart"/>
      <w:r>
        <w:t>BackPEI</w:t>
      </w:r>
      <w:proofErr w:type="spellEnd"/>
      <w:r>
        <w:t xml:space="preserve"> mede?</w:t>
      </w:r>
    </w:p>
    <w:p w14:paraId="092A804F" w14:textId="4B211625" w:rsidR="001F46F0" w:rsidRDefault="001F46F0" w:rsidP="001F46F0">
      <w:r>
        <w:t xml:space="preserve">Como é definido o conceito (explicita, implícita, </w:t>
      </w:r>
      <w:r w:rsidR="00D930EB">
        <w:t>operacional</w:t>
      </w:r>
      <w:r>
        <w:t xml:space="preserve"> e empírica</w:t>
      </w:r>
      <w:r w:rsidR="00D930EB">
        <w:t>/cientifica</w:t>
      </w:r>
      <w:r>
        <w:t>)</w:t>
      </w:r>
    </w:p>
    <w:p w14:paraId="1BEB24D8" w14:textId="018A2EF8" w:rsidR="001F46F0" w:rsidRPr="001F46F0" w:rsidRDefault="001F46F0" w:rsidP="001F46F0">
      <w:r>
        <w:t>Quais mudanças aconteceram no conceito e por quê?</w:t>
      </w:r>
    </w:p>
    <w:p w14:paraId="697F5F80" w14:textId="3375F775" w:rsidR="001F46F0" w:rsidRDefault="001F46F0" w:rsidP="001F46F0">
      <w:pPr>
        <w:pStyle w:val="Ttulo2"/>
      </w:pPr>
      <w:r>
        <w:t>Representação</w:t>
      </w:r>
    </w:p>
    <w:p w14:paraId="72CBC648" w14:textId="0B2EA101" w:rsidR="001F46F0" w:rsidRDefault="001F46F0" w:rsidP="001F46F0">
      <w:r>
        <w:t xml:space="preserve">Qual é o resultado da medição do </w:t>
      </w:r>
      <w:proofErr w:type="spellStart"/>
      <w:r>
        <w:t>BackPEI</w:t>
      </w:r>
      <w:proofErr w:type="spellEnd"/>
      <w:r>
        <w:t>?</w:t>
      </w:r>
    </w:p>
    <w:p w14:paraId="24DC8439" w14:textId="1DCCB36F" w:rsidR="000A6761" w:rsidRDefault="000A6761" w:rsidP="001F46F0">
      <w:r>
        <w:lastRenderedPageBreak/>
        <w:t>Se existem 21 representações, existem 21 caracterizações. As autoras propositadamente pretendem que a intensidade da dor seja intervalar.</w:t>
      </w:r>
    </w:p>
    <w:p w14:paraId="298A5329" w14:textId="3674DBAA" w:rsidR="001F46F0" w:rsidRDefault="001F46F0" w:rsidP="001F46F0">
      <w:r>
        <w:t xml:space="preserve">Qual o tipo da medição do </w:t>
      </w:r>
      <w:proofErr w:type="spellStart"/>
      <w:r>
        <w:t>BackPEI</w:t>
      </w:r>
      <w:proofErr w:type="spellEnd"/>
      <w:r w:rsidR="009612E7">
        <w:t xml:space="preserve"> (atentar para os procedimentos estatísticos)</w:t>
      </w:r>
      <w:r>
        <w:t>?</w:t>
      </w:r>
    </w:p>
    <w:p w14:paraId="7229016D" w14:textId="3A3A6B72" w:rsidR="001F46F0" w:rsidRDefault="001F46F0" w:rsidP="001F46F0">
      <w:r>
        <w:t>Como a representação é avaliada?</w:t>
      </w:r>
    </w:p>
    <w:p w14:paraId="6A064A68" w14:textId="30FAC9CA" w:rsidR="001F46F0" w:rsidRPr="001F46F0" w:rsidRDefault="001F46F0" w:rsidP="001F46F0">
      <w:r>
        <w:t>Quais mudanças que houveram na representação e por quê?</w:t>
      </w:r>
    </w:p>
    <w:p w14:paraId="3DA421EB" w14:textId="66D80ADC" w:rsidR="001F46F0" w:rsidRPr="001F46F0" w:rsidRDefault="001F46F0" w:rsidP="001F46F0">
      <w:pPr>
        <w:pStyle w:val="Ttulo2"/>
      </w:pPr>
      <w:r>
        <w:t>Procedimentos</w:t>
      </w:r>
    </w:p>
    <w:p w14:paraId="19B07CCB" w14:textId="5794EEBE" w:rsidR="001F46F0" w:rsidRDefault="001F46F0" w:rsidP="00685C2E">
      <w:r>
        <w:t xml:space="preserve">Como o </w:t>
      </w:r>
      <w:proofErr w:type="spellStart"/>
      <w:r>
        <w:t>BackPEI</w:t>
      </w:r>
      <w:proofErr w:type="spellEnd"/>
      <w:r>
        <w:t xml:space="preserve"> mede?</w:t>
      </w:r>
    </w:p>
    <w:p w14:paraId="429E845E" w14:textId="42B3115D" w:rsidR="001F46F0" w:rsidRDefault="001F46F0" w:rsidP="001F46F0">
      <w:r>
        <w:t>Como são avaliados os procedimentos?</w:t>
      </w:r>
    </w:p>
    <w:p w14:paraId="651896EC" w14:textId="600AB33B" w:rsidR="001F46F0" w:rsidRDefault="001F46F0" w:rsidP="00685C2E">
      <w:r>
        <w:t>Quais mudanças aconteceram e por quê?</w:t>
      </w:r>
    </w:p>
    <w:p w14:paraId="48A9E9B1" w14:textId="302520FC"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 xml:space="preserve">A população a qual se destina o </w:t>
      </w:r>
      <w:proofErr w:type="spellStart"/>
      <w:r w:rsidRPr="00256AC2">
        <w:rPr>
          <w:color w:val="FF0000"/>
        </w:rPr>
        <w:t>BackPEI</w:t>
      </w:r>
      <w:proofErr w:type="spellEnd"/>
      <w:r w:rsidRPr="00256AC2">
        <w:rPr>
          <w:color w:val="FF0000"/>
        </w:rPr>
        <w:t xml:space="preserve"> está relacionada à caracterização ou aos procedimentos (onde que entra o gênero aí?)?</w:t>
      </w:r>
    </w:p>
    <w:p w14:paraId="3BC5F587" w14:textId="13CEDBCD" w:rsidR="00256AC2" w:rsidRDefault="00256AC2" w:rsidP="00040147">
      <w:r>
        <w:t xml:space="preserve">Entre os instrumentos há diferença apenas nas fotos das pernas cruzadas (postura para escrever, postura para conversar, postura para usar o computador. Isso significa que pro </w:t>
      </w:r>
      <w:proofErr w:type="spellStart"/>
      <w:r>
        <w:t>BackPEI</w:t>
      </w:r>
      <w:proofErr w:type="spellEnd"/>
      <w:r>
        <w:t xml:space="preserve">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t>Tanto é procedimento que as alterações foram “</w:t>
      </w:r>
      <w:r w:rsidRPr="00347DDC">
        <w:t xml:space="preserve">As sugestões e críticas correspondentes foram levadas em consideração na elaboração da segunda versão do </w:t>
      </w:r>
      <w:proofErr w:type="spellStart"/>
      <w:r w:rsidRPr="00347DDC">
        <w:t>BackPEI</w:t>
      </w:r>
      <w:proofErr w:type="spellEnd"/>
      <w:r w:rsidRPr="00347DDC">
        <w:t xml:space="preserve">. Dentre elas, destacam-se a necessidade de aprimorar a estrutura das perguntas, incluir mais alternativas de resposta para algumas perguntas, aprimorar a qualidade das imagens, alterar algumas das imagens, alterar o mobiliário utilizado nas imagens e elaborar um </w:t>
      </w:r>
      <w:proofErr w:type="spellStart"/>
      <w:r w:rsidRPr="00347DDC">
        <w:t>BackPEI</w:t>
      </w:r>
      <w:proofErr w:type="spellEnd"/>
      <w:r w:rsidRPr="00347DDC">
        <w:t xml:space="preserve">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 xml:space="preserve">Por exemplo, a questão 6, que inicialmente pontuou 2 pontos, foi reformulada de "Você estuda/lê na cama?" para "Você estuda na </w:t>
      </w:r>
      <w:proofErr w:type="gramStart"/>
      <w:r w:rsidRPr="00635B7D">
        <w:t>cama?;</w:t>
      </w:r>
      <w:proofErr w:type="gramEnd"/>
      <w:r w:rsidRPr="00635B7D">
        <w:t xml:space="preserve">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w:t>
      </w:r>
      <w:proofErr w:type="spellStart"/>
      <w:r w:rsidRPr="00635B7D">
        <w:rPr>
          <w:rFonts w:cs="Arial"/>
          <w:kern w:val="0"/>
        </w:rPr>
        <w:t>Gençbaş</w:t>
      </w:r>
      <w:proofErr w:type="spellEnd"/>
      <w:r w:rsidRPr="00635B7D">
        <w:rPr>
          <w:rFonts w:cs="Arial"/>
          <w:kern w:val="0"/>
        </w:rPr>
        <w:t xml:space="preserve">; </w:t>
      </w:r>
      <w:proofErr w:type="spellStart"/>
      <w:r w:rsidRPr="00635B7D">
        <w:rPr>
          <w:rFonts w:cs="Arial"/>
          <w:kern w:val="0"/>
        </w:rPr>
        <w:t>Bebiş</w:t>
      </w:r>
      <w:proofErr w:type="spellEnd"/>
      <w:r w:rsidRPr="00635B7D">
        <w:rPr>
          <w:rFonts w:cs="Arial"/>
          <w:kern w:val="0"/>
        </w:rPr>
        <w:t>,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lastRenderedPageBreak/>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w:t>
      </w:r>
      <w:proofErr w:type="spellStart"/>
      <w:r w:rsidRPr="00C17CFC">
        <w:rPr>
          <w:rFonts w:cs="Arial"/>
          <w:kern w:val="0"/>
        </w:rPr>
        <w:t>Gençbaş</w:t>
      </w:r>
      <w:proofErr w:type="spellEnd"/>
      <w:r w:rsidRPr="00C17CFC">
        <w:rPr>
          <w:rFonts w:cs="Arial"/>
          <w:kern w:val="0"/>
        </w:rPr>
        <w:t xml:space="preserve">; </w:t>
      </w:r>
      <w:proofErr w:type="spellStart"/>
      <w:r w:rsidRPr="00C17CFC">
        <w:rPr>
          <w:rFonts w:cs="Arial"/>
          <w:kern w:val="0"/>
        </w:rPr>
        <w:t>Bebiş</w:t>
      </w:r>
      <w:proofErr w:type="spellEnd"/>
      <w:r w:rsidRPr="00C17CFC">
        <w:rPr>
          <w:rFonts w:cs="Arial"/>
          <w:kern w:val="0"/>
        </w:rPr>
        <w:t>, 2019)</w:t>
      </w:r>
      <w:r>
        <w:fldChar w:fldCharType="end"/>
      </w:r>
    </w:p>
    <w:p w14:paraId="7ECBE088" w14:textId="79E34BA7" w:rsidR="00D930EB" w:rsidRDefault="00D930EB" w:rsidP="00040147">
      <w:r>
        <w:t>As vezes as coisas são feitas ao mesmo tempo (um mesmo método aponta para mais de 1 elemento da estrutura)</w:t>
      </w:r>
    </w:p>
    <w:p w14:paraId="1632695A" w14:textId="371FCCA1" w:rsidR="009612E7" w:rsidRDefault="009612E7" w:rsidP="00040147">
      <w:r>
        <w:t>O que é validade e confiabilidade (atentar para validade de conteúdo e consistência interna)?</w:t>
      </w:r>
    </w:p>
    <w:p w14:paraId="1ABCC1FD" w14:textId="1E194624" w:rsidR="009612E7" w:rsidRDefault="009612E7" w:rsidP="00040147">
      <w:r>
        <w:t>Critérios de inclusão e exclusão (caracterização e procedimentos respectivamente?)</w:t>
      </w:r>
    </w:p>
    <w:p w14:paraId="68ECD50F" w14:textId="54A48BC1" w:rsidR="009612E7" w:rsidRDefault="009612E7" w:rsidP="00040147">
      <w:r>
        <w:t>Como avaliar a representação? Ou como dar um caráter científico (da saúde)?</w:t>
      </w:r>
    </w:p>
    <w:p w14:paraId="07DEE5EA" w14:textId="77777777" w:rsidR="00294070" w:rsidRDefault="00D930EB" w:rsidP="00040147">
      <w:r>
        <w:rPr>
          <w:b/>
          <w:bCs/>
        </w:rPr>
        <w:t xml:space="preserve">Só </w:t>
      </w:r>
      <w:proofErr w:type="spellStart"/>
      <w:r>
        <w:rPr>
          <w:b/>
          <w:bCs/>
        </w:rPr>
        <w:t>pq</w:t>
      </w:r>
      <w:proofErr w:type="spellEnd"/>
      <w:r>
        <w:rPr>
          <w:b/>
          <w:bCs/>
        </w:rPr>
        <w:t xml:space="preserve"> eu quero: </w:t>
      </w:r>
      <w:r>
        <w:t xml:space="preserve">A dor em si é uma percepção /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2BD5F1D0" w14:textId="2B93D34E" w:rsidR="009612E7" w:rsidRPr="009612E7" w:rsidRDefault="009612E7" w:rsidP="00040147">
      <w:r>
        <w:rPr>
          <w:b/>
          <w:bCs/>
        </w:rPr>
        <w:t xml:space="preserve">Talvez: </w:t>
      </w:r>
      <w:r>
        <w:t>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proofErr w:type="gramStart"/>
      <w:r w:rsidR="000A23EF">
        <w:t xml:space="preserve">O </w:t>
      </w:r>
      <w:r>
        <w:t xml:space="preserve"> PRISMA</w:t>
      </w:r>
      <w:proofErr w:type="gramEnd"/>
      <w:r>
        <w:t>-</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6:00Z" w:initials="LB">
    <w:p w14:paraId="51919C6D" w14:textId="605E6166" w:rsidR="00F97685" w:rsidRDefault="00F97685">
      <w:pPr>
        <w:pStyle w:val="Textodecomentrio"/>
      </w:pPr>
      <w:r>
        <w:rPr>
          <w:rStyle w:val="Refdecomentrio"/>
        </w:rPr>
        <w:annotationRef/>
      </w:r>
      <w:r>
        <w:t>Formatar</w:t>
      </w:r>
    </w:p>
  </w:comment>
  <w:comment w:id="3" w:author="Lucas Beraldo" w:date="2025-05-02T10:27:00Z" w:initials="LB">
    <w:p w14:paraId="00353440" w14:textId="52A7B920" w:rsidR="00F97685" w:rsidRDefault="00F97685">
      <w:pPr>
        <w:pStyle w:val="Textodecomentrio"/>
      </w:pPr>
      <w:r>
        <w:rPr>
          <w:rStyle w:val="Refdecomentrio"/>
        </w:rPr>
        <w:annotationRef/>
      </w:r>
      <w:r>
        <w:t xml:space="preserve">Cláudia sugeriu </w:t>
      </w:r>
      <w:proofErr w:type="gramStart"/>
      <w:r>
        <w:t>“clinimetria”</w:t>
      </w:r>
      <w:proofErr w:type="gramEnd"/>
      <w:r>
        <w:t xml:space="preserve"> mas eu substitui pra não dar aquela impressão equivocada quanto ao conceito de clinimetria</w:t>
      </w:r>
    </w:p>
  </w:comment>
  <w:comment w:id="4"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5" w:author="Lucas Beraldo" w:date="2025-04-22T20:55:00Z" w:initials="LB">
    <w:p w14:paraId="319CE4F6" w14:textId="1EC1D13A" w:rsidR="004031C0" w:rsidRDefault="004031C0">
      <w:pPr>
        <w:pStyle w:val="Textodecomentrio"/>
      </w:pPr>
      <w:r>
        <w:rPr>
          <w:rStyle w:val="Refdecomentrio"/>
        </w:rPr>
        <w:annotationRef/>
      </w:r>
      <w:r>
        <w:t>Eu fiz até aqui.</w:t>
      </w:r>
    </w:p>
  </w:comment>
  <w:comment w:id="6" w:author="Lucas Beraldo" w:date="2025-05-02T12:05:00Z" w:initials="LB">
    <w:p w14:paraId="7C37C8D8" w14:textId="3F668354" w:rsidR="00EB6F1D" w:rsidRDefault="00EB6F1D">
      <w:pPr>
        <w:pStyle w:val="Textodecomentrio"/>
      </w:pPr>
      <w:r>
        <w:rPr>
          <w:rStyle w:val="Refdecomentrio"/>
        </w:rPr>
        <w:annotationRef/>
      </w:r>
      <w:r>
        <w:t>Escrever melhor e completar</w:t>
      </w:r>
    </w:p>
  </w:comment>
  <w:comment w:id="7" w:author="Lucas Beraldo" w:date="2025-05-02T10:34:00Z" w:initials="LB">
    <w:p w14:paraId="251713A2" w14:textId="79E90B48" w:rsidR="003434DC" w:rsidRDefault="003434DC">
      <w:pPr>
        <w:pStyle w:val="Textodecomentrio"/>
      </w:pPr>
      <w:r>
        <w:rPr>
          <w:rStyle w:val="Refdecomentrio"/>
        </w:rPr>
        <w:annotationRef/>
      </w:r>
      <w:r>
        <w:t>Ajeitar logo isso</w:t>
      </w:r>
    </w:p>
  </w:comment>
  <w:comment w:id="8"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9"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10" w:author="Lucas Beraldo" w:date="2025-05-02T10:42:00Z" w:initials="LB">
    <w:p w14:paraId="3BEF128E" w14:textId="70616932" w:rsidR="007118B6" w:rsidRDefault="007118B6">
      <w:pPr>
        <w:pStyle w:val="Textodecomentrio"/>
      </w:pPr>
      <w:r>
        <w:rPr>
          <w:rStyle w:val="Refdecomentrio"/>
        </w:rPr>
        <w:annotationRef/>
      </w:r>
      <w:r w:rsidRPr="007118B6">
        <w:t xml:space="preserve">Linha do tempo do </w:t>
      </w:r>
      <w:proofErr w:type="spellStart"/>
      <w:r w:rsidRPr="007118B6">
        <w:t>BackPEI</w:t>
      </w:r>
      <w:proofErr w:type="spellEnd"/>
    </w:p>
  </w:comment>
  <w:comment w:id="11" w:author="Lucas Beraldo" w:date="2025-04-30T11:12:00Z" w:initials="LB">
    <w:p w14:paraId="16794D26" w14:textId="43FC8DDF" w:rsidR="00B604AE" w:rsidRDefault="00B604AE">
      <w:pPr>
        <w:pStyle w:val="Textodecomentrio"/>
      </w:pPr>
      <w:r>
        <w:rPr>
          <w:rStyle w:val="Refdecomentrio"/>
        </w:rPr>
        <w:annotationRef/>
      </w:r>
      <w:r>
        <w:t xml:space="preserve">Essa é a imagem que eu te mandei semana passada. </w:t>
      </w:r>
      <w:proofErr w:type="gramStart"/>
      <w:r>
        <w:t>Por um lado</w:t>
      </w:r>
      <w:proofErr w:type="gramEnd"/>
      <w:r>
        <w:t xml:space="preserve"> eu acho que ela está bem boa, pois me ajudou bastante a entender a evolução do </w:t>
      </w:r>
      <w:proofErr w:type="spellStart"/>
      <w:r>
        <w:t>BackPEI</w:t>
      </w:r>
      <w:proofErr w:type="spellEnd"/>
      <w:r>
        <w:t xml:space="preserve"> e a escrever o texto. </w:t>
      </w:r>
      <w:proofErr w:type="gramStart"/>
      <w:r>
        <w:t>Por outro lado</w:t>
      </w:r>
      <w:proofErr w:type="gramEnd"/>
      <w:r>
        <w:t xml:space="preserve"> eu acho que ela está bem ruim pois não sei se dá pra entender muito bem. Agora que eu coloquei no texto até que não achei tão ruim, pensei que as letras iam ficar </w:t>
      </w:r>
      <w:proofErr w:type="spellStart"/>
      <w:r>
        <w:t>muuuuuito</w:t>
      </w:r>
      <w:proofErr w:type="spellEnd"/>
      <w:r>
        <w:t xml:space="preserve"> pequenas e a imagem no geral </w:t>
      </w:r>
      <w:proofErr w:type="spellStart"/>
      <w:r>
        <w:t>muuuuuito</w:t>
      </w:r>
      <w:proofErr w:type="spellEnd"/>
      <w:r>
        <w:t xml:space="preserve">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51919C6D" w15:done="0"/>
  <w15:commentEx w15:paraId="00353440" w15:done="0"/>
  <w15:commentEx w15:paraId="626EB56A" w15:done="0"/>
  <w15:commentEx w15:paraId="319CE4F6" w15:done="0"/>
  <w15:commentEx w15:paraId="7C37C8D8" w15:done="0"/>
  <w15:commentEx w15:paraId="251713A2" w15:done="0"/>
  <w15:commentEx w15:paraId="09ED53DE" w15:done="0"/>
  <w15:commentEx w15:paraId="454C8D45" w15:done="0"/>
  <w15:commentEx w15:paraId="3BEF128E" w15:done="0"/>
  <w15:commentEx w15:paraId="16794D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1CBCF4BB" w16cex:dateUtc="2025-05-02T13:26:00Z"/>
  <w16cex:commentExtensible w16cex:durableId="2957C288" w16cex:dateUtc="2025-05-02T13:27:00Z"/>
  <w16cex:commentExtensible w16cex:durableId="2B715147" w16cex:dateUtc="2025-04-22T14:50:00Z"/>
  <w16cex:commentExtensible w16cex:durableId="581EF691" w16cex:dateUtc="2025-04-22T23:55:00Z"/>
  <w16cex:commentExtensible w16cex:durableId="75816CB2" w16cex:dateUtc="2025-05-02T15:05:00Z"/>
  <w16cex:commentExtensible w16cex:durableId="4581CB3F" w16cex:dateUtc="2025-05-02T13:34: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51919C6D" w16cid:durableId="1CBCF4BB"/>
  <w16cid:commentId w16cid:paraId="00353440" w16cid:durableId="2957C288"/>
  <w16cid:commentId w16cid:paraId="626EB56A" w16cid:durableId="2B715147"/>
  <w16cid:commentId w16cid:paraId="319CE4F6" w16cid:durableId="581EF691"/>
  <w16cid:commentId w16cid:paraId="7C37C8D8" w16cid:durableId="75816CB2"/>
  <w16cid:commentId w16cid:paraId="251713A2" w16cid:durableId="4581CB3F"/>
  <w16cid:commentId w16cid:paraId="09ED53DE" w16cid:durableId="3832BE17"/>
  <w16cid:commentId w16cid:paraId="454C8D45" w16cid:durableId="4C1F942A"/>
  <w16cid:commentId w16cid:paraId="3BEF128E" w16cid:durableId="638062FA"/>
  <w16cid:commentId w16cid:paraId="16794D26" w16cid:durableId="6083F7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84270"/>
    <w:rsid w:val="000A0591"/>
    <w:rsid w:val="000A23EF"/>
    <w:rsid w:val="000A6761"/>
    <w:rsid w:val="000D0CF4"/>
    <w:rsid w:val="000E1494"/>
    <w:rsid w:val="00104AED"/>
    <w:rsid w:val="0010654A"/>
    <w:rsid w:val="00114726"/>
    <w:rsid w:val="00123FEF"/>
    <w:rsid w:val="001A3EC4"/>
    <w:rsid w:val="001A7089"/>
    <w:rsid w:val="001E6B49"/>
    <w:rsid w:val="001F46F0"/>
    <w:rsid w:val="00217A89"/>
    <w:rsid w:val="00220253"/>
    <w:rsid w:val="002359F8"/>
    <w:rsid w:val="00256AC2"/>
    <w:rsid w:val="00265D4B"/>
    <w:rsid w:val="00294070"/>
    <w:rsid w:val="00295721"/>
    <w:rsid w:val="002D1018"/>
    <w:rsid w:val="00300C47"/>
    <w:rsid w:val="003318AB"/>
    <w:rsid w:val="0033371D"/>
    <w:rsid w:val="00333742"/>
    <w:rsid w:val="003434DC"/>
    <w:rsid w:val="00347DDC"/>
    <w:rsid w:val="0036679F"/>
    <w:rsid w:val="00387624"/>
    <w:rsid w:val="003965BD"/>
    <w:rsid w:val="003A1FDB"/>
    <w:rsid w:val="003E55C8"/>
    <w:rsid w:val="003F65E3"/>
    <w:rsid w:val="004031C0"/>
    <w:rsid w:val="00421072"/>
    <w:rsid w:val="00443AB0"/>
    <w:rsid w:val="00447621"/>
    <w:rsid w:val="00461416"/>
    <w:rsid w:val="00482CA8"/>
    <w:rsid w:val="004C23A2"/>
    <w:rsid w:val="004C32AB"/>
    <w:rsid w:val="004D5209"/>
    <w:rsid w:val="00552241"/>
    <w:rsid w:val="005744EC"/>
    <w:rsid w:val="005832BF"/>
    <w:rsid w:val="005C0605"/>
    <w:rsid w:val="005D5A87"/>
    <w:rsid w:val="005F03ED"/>
    <w:rsid w:val="00615B56"/>
    <w:rsid w:val="00635B7D"/>
    <w:rsid w:val="00685C2E"/>
    <w:rsid w:val="007118B6"/>
    <w:rsid w:val="00714C1A"/>
    <w:rsid w:val="0072227D"/>
    <w:rsid w:val="007422A5"/>
    <w:rsid w:val="00782C48"/>
    <w:rsid w:val="007D34A7"/>
    <w:rsid w:val="007F0C84"/>
    <w:rsid w:val="00812EEA"/>
    <w:rsid w:val="008D358E"/>
    <w:rsid w:val="008F4158"/>
    <w:rsid w:val="0090110C"/>
    <w:rsid w:val="00950D33"/>
    <w:rsid w:val="009612E7"/>
    <w:rsid w:val="0096625B"/>
    <w:rsid w:val="00A00C0D"/>
    <w:rsid w:val="00A43DDD"/>
    <w:rsid w:val="00A519A4"/>
    <w:rsid w:val="00A56B12"/>
    <w:rsid w:val="00A75950"/>
    <w:rsid w:val="00AE1D0D"/>
    <w:rsid w:val="00AE35CB"/>
    <w:rsid w:val="00B023AF"/>
    <w:rsid w:val="00B14AD2"/>
    <w:rsid w:val="00B604AE"/>
    <w:rsid w:val="00B8080A"/>
    <w:rsid w:val="00BB10E7"/>
    <w:rsid w:val="00BD572E"/>
    <w:rsid w:val="00C04196"/>
    <w:rsid w:val="00C17CFC"/>
    <w:rsid w:val="00C27B98"/>
    <w:rsid w:val="00C75E8A"/>
    <w:rsid w:val="00CA3BA6"/>
    <w:rsid w:val="00CD5FF1"/>
    <w:rsid w:val="00CF2A1E"/>
    <w:rsid w:val="00D0062A"/>
    <w:rsid w:val="00D142C5"/>
    <w:rsid w:val="00D2684B"/>
    <w:rsid w:val="00D428E0"/>
    <w:rsid w:val="00D438F7"/>
    <w:rsid w:val="00D718BF"/>
    <w:rsid w:val="00D930EB"/>
    <w:rsid w:val="00DD05F6"/>
    <w:rsid w:val="00E10B02"/>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casmberaldo/10-anos-de-back-p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930</TotalTime>
  <Pages>10</Pages>
  <Words>19078</Words>
  <Characters>103026</Characters>
  <Application>Microsoft Office Word</Application>
  <DocSecurity>0</DocSecurity>
  <Lines>858</Lines>
  <Paragraphs>2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54</cp:revision>
  <dcterms:created xsi:type="dcterms:W3CDTF">2025-03-12T15:42:00Z</dcterms:created>
  <dcterms:modified xsi:type="dcterms:W3CDTF">2025-05-06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YkDjRsX"/&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